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699012F7" w14:textId="238AA7DC" w:rsidR="00192D8D" w:rsidRPr="00323532" w:rsidRDefault="008C2802" w:rsidP="00395FA5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>.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50190543" w:rsidR="00D030C3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a outstanding approach in modern agricultural breeding</w:t>
      </w:r>
      <w:r w:rsidR="00450DCB">
        <w:rPr>
          <w:rFonts w:ascii="Times New Roman" w:hAnsi="Times New Roman" w:cs="Times New Roman"/>
          <w:sz w:val="24"/>
          <w:szCs w:val="24"/>
        </w:rPr>
        <w:t xml:space="preserve">, and developed from the classical marker-assisted selection (MAS) </w:t>
      </w:r>
      <w:r w:rsidR="00450DCB">
        <w:rPr>
          <w:rFonts w:ascii="Times New Roman" w:hAnsi="Times New Roman" w:cs="Times New Roman"/>
          <w:sz w:val="24"/>
          <w:szCs w:val="24"/>
        </w:rPr>
        <w:fldChar w:fldCharType="begin"/>
      </w:r>
      <w:r w:rsidR="00395F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s&lt;/Author&gt;&lt;Year&gt;2004&lt;/Year&gt;&lt;RecNum&gt;30&lt;/RecNum&gt;&lt;DisplayText&gt;(Dekkers, 2004)&lt;/DisplayText&gt;&lt;record&gt;&lt;rec-number&gt;30&lt;/rec-number&gt;&lt;foreign-keys&gt;&lt;key app="EN" db-id="xewzr0x02dtzzhezzdlvzw03p9arw09wfezt" timestamp="1639463464" guid="a74b6c80-b4b8-4626-81c8-b4abdb888066"&gt;30&lt;/key&gt;&lt;/foreign-keys&gt;&lt;ref-type name="Journal Article"&gt;17&lt;/ref-type&gt;&lt;contributors&gt;&lt;authors&gt;&lt;author&gt;Dekkers, J. C.&lt;/author&gt;&lt;/authors&gt;&lt;/contributors&gt;&lt;auth-address&gt;Department of Animal Science, Iowa State University, Ames 50011-3150, USA. jdekkers@iastate.edu &amp;lt;jdekkers@iastate.edu&amp;gt;&lt;/auth-address&gt;&lt;titles&gt;&lt;title&gt;Commercial application of marker- and gene-assisted selection in livestock: strategies and lessons&lt;/title&gt;&lt;secondary-title&gt;J Anim Sci&lt;/secondary-title&gt;&lt;/titles&gt;&lt;periodical&gt;&lt;full-title&gt;J Anim Sci&lt;/full-title&gt;&lt;/periodical&gt;&lt;pages&gt;E313-328&lt;/pages&gt;&lt;volume&gt;82 E-Suppl&lt;/volume&gt;&lt;edition&gt;2004/10/09&lt;/edition&gt;&lt;keywords&gt;&lt;keyword&gt;Animals&lt;/keyword&gt;&lt;keyword&gt;Animals, Domestic/*genetics&lt;/keyword&gt;&lt;keyword&gt;Breeding/*methods&lt;/keyword&gt;&lt;keyword&gt;Cattle&lt;/keyword&gt;&lt;keyword&gt;Female&lt;/keyword&gt;&lt;keyword&gt;Gene Frequency&lt;/keyword&gt;&lt;keyword&gt;Genetic Linkage&lt;/keyword&gt;&lt;keyword&gt;Genetic Markers/*genetics&lt;/keyword&gt;&lt;keyword&gt;Genotype&lt;/keyword&gt;&lt;keyword&gt;Male&lt;/keyword&gt;&lt;keyword&gt;Phenotype&lt;/keyword&gt;&lt;keyword&gt;Quantitative Trait Loci/*genetics&lt;/keyword&gt;&lt;keyword&gt;*Selection, Genetic&lt;/keyword&gt;&lt;/keywords&gt;&lt;dates&gt;&lt;year&gt;2004&lt;/year&gt;&lt;/dates&gt;&lt;isbn&gt;0021-8812&lt;/isbn&gt;&lt;accession-num&gt;15471812&lt;/accession-num&gt;&lt;urls&gt;&lt;/urls&gt;&lt;electronic-resource-num&gt;10.2527/2004.8213_supplE313x&lt;/electronic-resource-num&gt;&lt;remote-database-provider&gt;NLM&lt;/remote-database-provider&gt;&lt;language&gt;eng&lt;/language&gt;&lt;/record&gt;&lt;/Cite&gt;&lt;/EndNote&gt;</w:instrText>
      </w:r>
      <w:r w:rsidR="00450DCB">
        <w:rPr>
          <w:rFonts w:ascii="Times New Roman" w:hAnsi="Times New Roman" w:cs="Times New Roman"/>
          <w:sz w:val="24"/>
          <w:szCs w:val="24"/>
        </w:rPr>
        <w:fldChar w:fldCharType="separate"/>
      </w:r>
      <w:r w:rsidR="00450DCB">
        <w:rPr>
          <w:rFonts w:ascii="Times New Roman" w:hAnsi="Times New Roman" w:cs="Times New Roman"/>
          <w:noProof/>
          <w:sz w:val="24"/>
          <w:szCs w:val="24"/>
        </w:rPr>
        <w:t>(Dekkers, 2004)</w:t>
      </w:r>
      <w:r w:rsidR="00450DCB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>.</w:t>
      </w:r>
      <w:r w:rsidR="00E15E04">
        <w:rPr>
          <w:rFonts w:ascii="Times New Roman" w:hAnsi="Times New Roman" w:cs="Times New Roman"/>
          <w:sz w:val="24"/>
          <w:szCs w:val="24"/>
        </w:rPr>
        <w:t xml:space="preserve"> The GS has an inherent ability that the GS can estimate breeding values before making crosses, which provides opportunities to decrease breeding cycles </w:t>
      </w:r>
      <w:r w:rsidR="00E15E04">
        <w:rPr>
          <w:rFonts w:ascii="Times New Roman" w:hAnsi="Times New Roman" w:cs="Times New Roman"/>
          <w:sz w:val="24"/>
          <w:szCs w:val="24"/>
        </w:rPr>
        <w:fldChar w:fldCharType="begin"/>
      </w:r>
      <w:r w:rsidR="00450D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as&lt;/Author&gt;&lt;Year&gt;2013&lt;/Year&gt;&lt;RecNum&gt;29&lt;/RecNum&gt;&lt;DisplayText&gt;(Jonas and de Koning, 2013)&lt;/DisplayText&gt;&lt;record&gt;&lt;rec-number&gt;29&lt;/rec-number&gt;&lt;foreign-keys&gt;&lt;key app="EN" db-id="xewzr0x02dtzzhezzdlvzw03p9arw09wfezt" timestamp="1639395470" guid="f37c3260-b24a-4390-b885-4faf013a94a2"&gt;29&lt;/key&gt;&lt;/foreign-keys&gt;&lt;ref-type name="Journal Article"&gt;17&lt;/ref-type&gt;&lt;contributors&gt;&lt;authors&gt;&lt;author&gt;Jonas, Elisabeth&lt;/author&gt;&lt;author&gt;de Koning, Dirk-Jan&lt;/author&gt;&lt;/authors&gt;&lt;/contributors&gt;&lt;titles&gt;&lt;title&gt;Does genomic selection have a future in plant breeding?&lt;/title&gt;&lt;secondary-title&gt;Trends in Biotechnology&lt;/secondary-title&gt;&lt;/titles&gt;&lt;periodical&gt;&lt;full-title&gt;Trends in Biotechnology&lt;/full-title&gt;&lt;/periodical&gt;&lt;pages&gt;497-504&lt;/pages&gt;&lt;volume&gt;31&lt;/volume&gt;&lt;number&gt;9&lt;/number&gt;&lt;keywords&gt;&lt;keyword&gt;crops&lt;/keyword&gt;&lt;keyword&gt;estimated breeding value&lt;/keyword&gt;&lt;keyword&gt;genomic selection&lt;/keyword&gt;&lt;keyword&gt;marker-assisted selection&lt;/keyword&gt;&lt;/keywords&gt;&lt;dates&gt;&lt;year&gt;2013&lt;/year&gt;&lt;pub-dates&gt;&lt;date&gt;2013/09/01/&lt;/date&gt;&lt;/pub-dates&gt;&lt;/dates&gt;&lt;isbn&gt;0167-7799&lt;/isbn&gt;&lt;urls&gt;&lt;related-urls&gt;&lt;url&gt;https://www.sciencedirect.com/science/article/pii/S0167779913001418&lt;/url&gt;&lt;/related-urls&gt;&lt;/urls&gt;&lt;electronic-resource-num&gt;https://doi.org/10.1016/j.tibtech.2013.06.003&lt;/electronic-resource-num&gt;&lt;/record&gt;&lt;/Cite&gt;&lt;/EndNote&gt;</w:instrText>
      </w:r>
      <w:r w:rsidR="00E15E04">
        <w:rPr>
          <w:rFonts w:ascii="Times New Roman" w:hAnsi="Times New Roman" w:cs="Times New Roman"/>
          <w:sz w:val="24"/>
          <w:szCs w:val="24"/>
        </w:rPr>
        <w:fldChar w:fldCharType="separate"/>
      </w:r>
      <w:r w:rsidR="00E15E04">
        <w:rPr>
          <w:rFonts w:ascii="Times New Roman" w:hAnsi="Times New Roman" w:cs="Times New Roman"/>
          <w:noProof/>
          <w:sz w:val="24"/>
          <w:szCs w:val="24"/>
        </w:rPr>
        <w:t>(Jonas and de Koning, 2013)</w:t>
      </w:r>
      <w:r w:rsidR="00E15E04">
        <w:rPr>
          <w:rFonts w:ascii="Times New Roman" w:hAnsi="Times New Roman" w:cs="Times New Roman"/>
          <w:sz w:val="24"/>
          <w:szCs w:val="24"/>
        </w:rPr>
        <w:fldChar w:fldCharType="end"/>
      </w:r>
      <w:r w:rsidR="00E15E04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423AF9">
        <w:rPr>
          <w:rFonts w:ascii="Times New Roman" w:hAnsi="Times New Roman" w:cs="Times New Roman"/>
          <w:sz w:val="24"/>
          <w:szCs w:val="24"/>
        </w:rPr>
        <w:t>after</w:t>
      </w:r>
      <w:r w:rsidR="00174B98">
        <w:rPr>
          <w:rFonts w:ascii="Times New Roman" w:hAnsi="Times New Roman" w:cs="Times New Roman"/>
          <w:sz w:val="24"/>
          <w:szCs w:val="24"/>
        </w:rPr>
        <w:t xml:space="preserve">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423AF9">
        <w:rPr>
          <w:rFonts w:ascii="Times New Roman" w:hAnsi="Times New Roman" w:cs="Times New Roman"/>
          <w:sz w:val="24"/>
          <w:szCs w:val="24"/>
        </w:rPr>
        <w:t>capacities and accuracy of GS have been widely extended by the marker-rich array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395FA5">
        <w:rPr>
          <w:rFonts w:ascii="Times New Roman" w:hAnsi="Times New Roman" w:cs="Times New Roman" w:hint="eastAsia"/>
          <w:sz w:val="24"/>
          <w:szCs w:val="24"/>
        </w:rPr>
        <w:t>In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breeding fields, several GS project which focus on </w:t>
      </w:r>
      <w:r w:rsidR="00767FE2">
        <w:rPr>
          <w:rFonts w:ascii="Times New Roman" w:hAnsi="Times New Roman" w:cs="Times New Roman"/>
          <w:sz w:val="24"/>
          <w:szCs w:val="24"/>
        </w:rPr>
        <w:t>major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species including rice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21&lt;/Year&gt;&lt;RecNum&gt;31&lt;/RecNum&gt;&lt;DisplayText&gt;(Xu et al., 2021)&lt;/DisplayText&gt;&lt;record&gt;&lt;rec-number&gt;31&lt;/rec-number&gt;&lt;foreign-keys&gt;&lt;key app="EN" db-id="xewzr0x02dtzzhezzdlvzw03p9arw09wfezt" timestamp="1639486560" guid="6bc3d101-011a-4f4c-a4f8-e87dda7a2fc9"&gt;31&lt;/key&gt;&lt;/foreign-keys&gt;&lt;ref-type name="Journal Article"&gt;17&lt;/ref-type&gt;&lt;contributors&gt;&lt;authors&gt;&lt;author&gt;Xu, Yang&lt;/author&gt;&lt;author&gt;Ma, Kexin&lt;/author&gt;&lt;author&gt;Zhao, Yue&lt;/author&gt;&lt;author&gt;Wang, Xin&lt;/author&gt;&lt;author&gt;Zhou, Kai&lt;/author&gt;&lt;author&gt;Yu, Guangning&lt;/author&gt;&lt;author&gt;Li, Cheng&lt;/author&gt;&lt;author&gt;Li, Pengcheng&lt;/author&gt;&lt;author&gt;Yang, Zefeng&lt;/author&gt;&lt;author&gt;Xu, Chenwu&lt;/author&gt;&lt;author&gt;Xu, Shizhong&lt;/author&gt;&lt;/authors&gt;&lt;/contributors&gt;&lt;titles&gt;&lt;title&gt;Genomic selection: A breakthrough technology in rice breeding&lt;/title&gt;&lt;secondary-title&gt;The Crop Journal&lt;/secondary-title&gt;&lt;/titles&gt;&lt;periodical&gt;&lt;full-title&gt;The Crop Journal&lt;/full-title&gt;&lt;/periodical&gt;&lt;pages&gt;669-677&lt;/pages&gt;&lt;volume&gt;9&lt;/volume&gt;&lt;number&gt;3&lt;/number&gt;&lt;keywords&gt;&lt;keyword&gt;Genomic selection&lt;/keyword&gt;&lt;keyword&gt;Rice&lt;/keyword&gt;&lt;keyword&gt;Hybrid&lt;/keyword&gt;&lt;keyword&gt;Predictive ability&lt;/keyword&gt;&lt;keyword&gt;Model&lt;/keyword&gt;&lt;/keywords&gt;&lt;dates&gt;&lt;year&gt;2021&lt;/year&gt;&lt;pub-dates&gt;&lt;date&gt;2021/06/01/&lt;/date&gt;&lt;/pub-dates&gt;&lt;/dates&gt;&lt;isbn&gt;2214-5141&lt;/isbn&gt;&lt;urls&gt;&lt;related-urls&gt;&lt;url&gt;https://www.sciencedirect.com/science/article/pii/S221451412100074X&lt;/url&gt;&lt;/related-urls&gt;&lt;/urls&gt;&lt;electronic-resource-num&gt;https://doi.org/10.1016/j.cj.2021.03.008&lt;/electronic-resource-num&gt;&lt;/record&gt;&lt;/Cite&gt;&lt;/EndNote&gt;</w:instrText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Xu et al., 2021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wheat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Juliana et al., 2020; Lozada and Carter, 2020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</w:t>
      </w:r>
      <w:r w:rsidR="00767FE2">
        <w:rPr>
          <w:rFonts w:ascii="Times New Roman" w:hAnsi="Times New Roman" w:cs="Times New Roman"/>
          <w:sz w:val="24"/>
          <w:szCs w:val="24"/>
        </w:rPr>
        <w:t xml:space="preserve">maize </w:t>
      </w:r>
      <w:r w:rsidR="00767F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  <w:fldChar w:fldCharType="separate"/>
      </w:r>
      <w:r w:rsidR="00767FE2">
        <w:rPr>
          <w:rFonts w:ascii="Times New Roman" w:hAnsi="Times New Roman" w:cs="Times New Roman"/>
          <w:noProof/>
          <w:sz w:val="24"/>
          <w:szCs w:val="24"/>
        </w:rPr>
        <w:t>(Beyene et al., 2021; Krishnappa et al., 2021)</w:t>
      </w:r>
      <w:r w:rsidR="00767FE2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  <w:t xml:space="preserve"> achieved remarkable improvements. </w:t>
      </w:r>
    </w:p>
    <w:p w14:paraId="4AF13421" w14:textId="2269BC91" w:rsidR="00423AF9" w:rsidRDefault="00423AF9">
      <w:pPr>
        <w:rPr>
          <w:rFonts w:ascii="Times New Roman" w:hAnsi="Times New Roman" w:cs="Times New Roman"/>
          <w:sz w:val="24"/>
          <w:szCs w:val="24"/>
        </w:rPr>
      </w:pPr>
    </w:p>
    <w:p w14:paraId="75D9BF83" w14:textId="77777777" w:rsidR="00695C54" w:rsidRDefault="004221E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overall goal for almost breeding methods including GS is maximizing the average genetic gain</w:t>
      </w:r>
      <w:r w:rsidR="00767FE2">
        <w:rPr>
          <w:rFonts w:ascii="Times New Roman" w:hAnsi="Times New Roman" w:cs="Times New Roman"/>
          <w:sz w:val="24"/>
          <w:szCs w:val="24"/>
        </w:rPr>
        <w:t xml:space="preserve">, which require the programs can correctly estimate the sum of breeding values via </w:t>
      </w:r>
      <w:r w:rsidR="00673394">
        <w:rPr>
          <w:rFonts w:ascii="Times New Roman" w:hAnsi="Times New Roman" w:cs="Times New Roman"/>
          <w:sz w:val="24"/>
          <w:szCs w:val="24"/>
        </w:rPr>
        <w:t>a genetic model.</w:t>
      </w:r>
      <w:r w:rsidR="00CC1CF7">
        <w:rPr>
          <w:rFonts w:ascii="Times New Roman" w:hAnsi="Times New Roman" w:cs="Times New Roman"/>
          <w:sz w:val="24"/>
          <w:szCs w:val="24"/>
        </w:rPr>
        <w:t xml:space="preserve"> </w:t>
      </w:r>
      <w:r w:rsidR="00F55E5C">
        <w:rPr>
          <w:rFonts w:ascii="Times New Roman" w:hAnsi="Times New Roman" w:cs="Times New Roman"/>
          <w:sz w:val="24"/>
          <w:szCs w:val="24"/>
        </w:rPr>
        <w:t xml:space="preserve">Currently, </w:t>
      </w:r>
      <w:r w:rsidR="00673394">
        <w:rPr>
          <w:rFonts w:ascii="Times New Roman" w:hAnsi="Times New Roman" w:cs="Times New Roman"/>
          <w:sz w:val="24"/>
          <w:szCs w:val="24"/>
        </w:rPr>
        <w:t xml:space="preserve">various </w:t>
      </w:r>
      <w:r w:rsidR="00F55E5C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673394">
        <w:rPr>
          <w:rFonts w:ascii="Times New Roman" w:hAnsi="Times New Roman" w:cs="Times New Roman"/>
          <w:sz w:val="24"/>
          <w:szCs w:val="24"/>
        </w:rPr>
        <w:t xml:space="preserve">GS </w:t>
      </w:r>
      <w:r w:rsidR="00F55E5C">
        <w:rPr>
          <w:rFonts w:ascii="Times New Roman" w:hAnsi="Times New Roman" w:cs="Times New Roman"/>
          <w:sz w:val="24"/>
          <w:szCs w:val="24"/>
        </w:rPr>
        <w:t>m</w:t>
      </w:r>
      <w:r w:rsidR="00673394">
        <w:rPr>
          <w:rFonts w:ascii="Times New Roman" w:hAnsi="Times New Roman" w:cs="Times New Roman"/>
          <w:sz w:val="24"/>
          <w:szCs w:val="24"/>
        </w:rPr>
        <w:t>odel</w:t>
      </w:r>
      <w:r w:rsidR="00F55E5C">
        <w:rPr>
          <w:rFonts w:ascii="Times New Roman" w:hAnsi="Times New Roman" w:cs="Times New Roman"/>
          <w:sz w:val="24"/>
          <w:szCs w:val="24"/>
        </w:rPr>
        <w:t>s</w:t>
      </w:r>
      <w:r w:rsidR="00767FE2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have been developed, including</w:t>
      </w:r>
      <w:r w:rsidR="00B64E38">
        <w:rPr>
          <w:rFonts w:ascii="Times New Roman" w:hAnsi="Times New Roman" w:cs="Times New Roman"/>
          <w:sz w:val="24"/>
          <w:szCs w:val="24"/>
        </w:rPr>
        <w:t xml:space="preserve"> BLUP (Best Linear Unbiased prediction) methods such as </w:t>
      </w:r>
      <w:r w:rsidR="00673394">
        <w:rPr>
          <w:rFonts w:ascii="Times New Roman" w:hAnsi="Times New Roman" w:cs="Times New Roman"/>
          <w:sz w:val="24"/>
          <w:szCs w:val="24"/>
        </w:rPr>
        <w:t xml:space="preserve">GBLUP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Raden&lt;/Author&gt;&lt;Year&gt;2008&lt;/Year&gt;&lt;RecNum&gt;37&lt;/RecNum&gt;&lt;DisplayText&gt;(VanRaden, 2008)&lt;/DisplayText&gt;&lt;record&gt;&lt;rec-number&gt;37&lt;/rec-number&gt;&lt;foreign-keys&gt;&lt;key app="EN" db-id="xewzr0x02dtzzhezzdlvzw03p9arw09wfezt" timestamp="1639488112"&gt;37&lt;/key&gt;&lt;/foreign-keys&gt;&lt;ref-type name="Journal Article"&gt;17&lt;/ref-type&gt;&lt;contributors&gt;&lt;authors&gt;&lt;author&gt;VanRaden, P. M.&lt;/author&gt;&lt;/authors&gt;&lt;/contributors&gt;&lt;titles&gt;&lt;title&gt;Efficient Methods to Compute Genomic Predictions&lt;/title&gt;&lt;secondary-title&gt;Journal of Dairy Science&lt;/secondary-title&gt;&lt;/titles&gt;&lt;periodical&gt;&lt;full-title&gt;Journal of Dairy Science&lt;/full-title&gt;&lt;/periodical&gt;&lt;pages&gt;4414-4423&lt;/pages&gt;&lt;volume&gt;91&lt;/volume&gt;&lt;number&gt;11&lt;/number&gt;&lt;keywords&gt;&lt;keyword&gt;genomic selection&lt;/keyword&gt;&lt;keyword&gt;mixed model&lt;/keyword&gt;&lt;keyword&gt;computer program&lt;/keyword&gt;&lt;keyword&gt;relationship matrix&lt;/keyword&gt;&lt;/keywords&gt;&lt;dates&gt;&lt;year&gt;2008&lt;/year&gt;&lt;pub-dates&gt;&lt;date&gt;2008/11/01/&lt;/date&gt;&lt;/pub-dates&gt;&lt;/dates&gt;&lt;isbn&gt;0022-0302&lt;/isbn&gt;&lt;urls&gt;&lt;related-urls&gt;&lt;url&gt;https://www.sciencedirect.com/science/article/pii/S0022030208709901&lt;/url&gt;&lt;/related-urls&gt;&lt;/urls&gt;&lt;electronic-resource-num&gt;https://doi.org/10.3168/jds.2007-0980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VanRaden, 2008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with its extended version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v&lt;/Author&gt;&lt;Year&gt;2021&lt;/Year&gt;&lt;RecNum&gt;38&lt;/RecNum&gt;&lt;DisplayText&gt;(Yadav et al., 2021)&lt;/DisplayText&gt;&lt;record&gt;&lt;rec-number&gt;38&lt;/rec-number&gt;&lt;foreign-keys&gt;&lt;key app="EN" db-id="xewzr0x02dtzzhezzdlvzw03p9arw09wfezt" timestamp="1639488285"&gt;38&lt;/key&gt;&lt;/foreign-keys&gt;&lt;ref-type name="Journal Article"&gt;17&lt;/ref-type&gt;&lt;contributors&gt;&lt;authors&gt;&lt;author&gt;Yadav, Seema&lt;/author&gt;&lt;author&gt;Wei, Xianming&lt;/author&gt;&lt;author&gt;Joyce, Priya&lt;/author&gt;&lt;author&gt;Atkin, Felicity&lt;/author&gt;&lt;author&gt;Deomano, Emily&lt;/author&gt;&lt;author&gt;Sun, Yue&lt;/author&gt;&lt;author&gt;Nguyen, Loan T.&lt;/author&gt;&lt;author&gt;Ross, Elizabeth M.&lt;/author&gt;&lt;author&gt;Cavallaro, Tony&lt;/author&gt;&lt;author&gt;Aitken, Karen S.&lt;/author&gt;&lt;author&gt;Hayes, Ben J.&lt;/author&gt;&lt;author&gt;Voss-Fels, Kai P.&lt;/author&gt;&lt;/authors&gt;&lt;/contributors&gt;&lt;titles&gt;&lt;title&gt;Improved genomic prediction of clonal performance in sugarcane by exploiting non-additive genetic effects&lt;/title&gt;&lt;secondary-title&gt;Theoretical and Applied Genetics&lt;/secondary-title&gt;&lt;/titles&gt;&lt;periodical&gt;&lt;full-title&gt;Theoretical and Applied Genetics&lt;/full-title&gt;&lt;/periodical&gt;&lt;pages&gt;2235-2252&lt;/pages&gt;&lt;volume&gt;134&lt;/volume&gt;&lt;number&gt;7&lt;/number&gt;&lt;dates&gt;&lt;year&gt;2021&lt;/year&gt;&lt;pub-dates&gt;&lt;date&gt;2021/07/01&lt;/date&gt;&lt;/pub-dates&gt;&lt;/dates&gt;&lt;isbn&gt;1432-2242&lt;/isbn&gt;&lt;urls&gt;&lt;related-urls&gt;&lt;url&gt;https://doi.org/10.1007/s00122-021-03822-1&lt;/url&gt;&lt;/related-urls&gt;&lt;/urls&gt;&lt;electronic-resource-num&gt;10.1007/s00122-021-03822-1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Yadav et al., 202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>, and Bayesian based model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304E16" w14:textId="77777777" w:rsidR="00695C54" w:rsidRDefault="00695C54">
      <w:pPr>
        <w:rPr>
          <w:rFonts w:ascii="Times New Roman" w:hAnsi="Times New Roman" w:cs="Times New Roman"/>
          <w:sz w:val="24"/>
          <w:szCs w:val="24"/>
        </w:rPr>
      </w:pPr>
    </w:p>
    <w:p w14:paraId="4D73D3B4" w14:textId="533DC1AF" w:rsidR="00423AF9" w:rsidRPr="00174B98" w:rsidRDefault="00B64E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Recently there were some </w:t>
      </w:r>
      <w:r w:rsidR="00AD5BED">
        <w:rPr>
          <w:rFonts w:ascii="Times New Roman" w:hAnsi="Times New Roman" w:cs="Times New Roman"/>
          <w:sz w:val="24"/>
          <w:szCs w:val="24"/>
        </w:rPr>
        <w:t>groups</w:t>
      </w:r>
      <w:r>
        <w:rPr>
          <w:rFonts w:ascii="Times New Roman" w:hAnsi="Times New Roman" w:cs="Times New Roman"/>
          <w:sz w:val="24"/>
          <w:szCs w:val="24"/>
        </w:rPr>
        <w:t xml:space="preserve"> also tried using </w:t>
      </w:r>
      <w:r w:rsidR="00695C54">
        <w:rPr>
          <w:rFonts w:ascii="Times New Roman" w:hAnsi="Times New Roman" w:cs="Times New Roman"/>
          <w:sz w:val="24"/>
          <w:szCs w:val="24"/>
        </w:rPr>
        <w:t>artificial intelligence to perform GS in crop breedings.</w:t>
      </w:r>
    </w:p>
    <w:p w14:paraId="4F963966" w14:textId="08AA6223" w:rsidR="00D030C3" w:rsidRDefault="00D030C3">
      <w:pPr>
        <w:rPr>
          <w:rFonts w:ascii="Times New Roman" w:hAnsi="Times New Roman" w:cs="Times New Roman"/>
        </w:rPr>
      </w:pPr>
    </w:p>
    <w:p w14:paraId="39DF959C" w14:textId="77777777" w:rsidR="00395FA5" w:rsidRPr="00323532" w:rsidRDefault="00395FA5" w:rsidP="00395FA5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>First</w:t>
      </w:r>
      <w:r>
        <w:rPr>
          <w:rFonts w:ascii="Times New Roman" w:hAnsi="Times New Roman" w:cs="Times New Roman"/>
          <w:sz w:val="24"/>
          <w:szCs w:val="24"/>
        </w:rPr>
        <w:t xml:space="preserve">, the constraints between conventional breeding methods and low heritability in early-stage sugarcane yield, and causes low correlation within strands.  </w:t>
      </w:r>
    </w:p>
    <w:p w14:paraId="0B837B69" w14:textId="77777777" w:rsidR="00A70C15" w:rsidRDefault="00A70C15">
      <w:pPr>
        <w:rPr>
          <w:rFonts w:ascii="Times New Roman" w:hAnsi="Times New Roman" w:cs="Times New Roman"/>
        </w:rPr>
      </w:pPr>
    </w:p>
    <w:p w14:paraId="65277B67" w14:textId="77777777" w:rsidR="00B64E38" w:rsidRPr="00B64E38" w:rsidRDefault="00192D8D" w:rsidP="00B64E38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B64E38" w:rsidRPr="00B64E38">
        <w:t>Beyene, Y., Gowda, M., Pérez-Rodríguez, P., Olsen, M., Robbins, K. R., Burgueño, J., Prasanna, B. M., and Crossa, J. (2021). Application of Genomic Selection at the Early Stage of Breeding Pipeline in Tropical Maize. Frontiers in Plant Science</w:t>
      </w:r>
      <w:r w:rsidR="00B64E38" w:rsidRPr="00B64E38">
        <w:rPr>
          <w:i/>
        </w:rPr>
        <w:t xml:space="preserve"> 12</w:t>
      </w:r>
      <w:r w:rsidR="00B64E38" w:rsidRPr="00B64E38">
        <w:t>.</w:t>
      </w:r>
    </w:p>
    <w:p w14:paraId="23B8BD19" w14:textId="77777777" w:rsidR="00B64E38" w:rsidRPr="00B64E38" w:rsidRDefault="00B64E38" w:rsidP="00B64E38">
      <w:pPr>
        <w:pStyle w:val="EndNoteBibliography"/>
      </w:pPr>
      <w:r w:rsidRPr="00B64E38">
        <w:t>Dekkers, J. C. (2004). Commercial application of marker- and gene-assisted selection in livestock: strategies and lessons. J Anim Sci</w:t>
      </w:r>
      <w:r w:rsidRPr="00B64E38">
        <w:rPr>
          <w:i/>
        </w:rPr>
        <w:t xml:space="preserve"> 82 E-Suppl</w:t>
      </w:r>
      <w:r w:rsidRPr="00B64E38">
        <w:t>, E313-328.</w:t>
      </w:r>
    </w:p>
    <w:p w14:paraId="622A0637" w14:textId="77777777" w:rsidR="00B64E38" w:rsidRPr="00B64E38" w:rsidRDefault="00B64E38" w:rsidP="00B64E38">
      <w:pPr>
        <w:pStyle w:val="EndNoteBibliography"/>
      </w:pPr>
      <w:r w:rsidRPr="00B64E38">
        <w:t>Goddard, M. E., and Hayes, B. J. (2007). Genomic selection. Journal of Animal Breeding and Genetics</w:t>
      </w:r>
      <w:r w:rsidRPr="00B64E38">
        <w:rPr>
          <w:i/>
        </w:rPr>
        <w:t xml:space="preserve"> 124</w:t>
      </w:r>
      <w:r w:rsidRPr="00B64E38">
        <w:t>, 323-330.</w:t>
      </w:r>
    </w:p>
    <w:p w14:paraId="2A2772DF" w14:textId="77777777" w:rsidR="00B64E38" w:rsidRPr="00B64E38" w:rsidRDefault="00B64E38" w:rsidP="00B64E38">
      <w:pPr>
        <w:pStyle w:val="EndNoteBibliography"/>
      </w:pPr>
      <w:r w:rsidRPr="00B64E38">
        <w:t>Jonas, E., and de Koning, D.-J. (2013). Does genomic selection have a future in plant breeding? Trends in Biotechnology</w:t>
      </w:r>
      <w:r w:rsidRPr="00B64E38">
        <w:rPr>
          <w:i/>
        </w:rPr>
        <w:t xml:space="preserve"> 31</w:t>
      </w:r>
      <w:r w:rsidRPr="00B64E38">
        <w:t>, 497-504.</w:t>
      </w:r>
    </w:p>
    <w:p w14:paraId="262FD5A5" w14:textId="77777777" w:rsidR="00B64E38" w:rsidRPr="00B64E38" w:rsidRDefault="00B64E38" w:rsidP="00B64E38">
      <w:pPr>
        <w:pStyle w:val="EndNoteBibliography"/>
      </w:pPr>
      <w:r w:rsidRPr="00B64E38">
        <w:t>Juliana, P., Singh, R. P., Braun, H.-J., Huerta-Espino, J., Crespo-Herrera, L., Govindan, V., Mondal, S., Poland, J., and Shrestha, S. (2020). Genomic Selection for Grain Yield in the CIMMYT Wheat Breeding Program—Status and Perspectives. Frontiers in Plant Science</w:t>
      </w:r>
      <w:r w:rsidRPr="00B64E38">
        <w:rPr>
          <w:i/>
        </w:rPr>
        <w:t xml:space="preserve"> 11</w:t>
      </w:r>
      <w:r w:rsidRPr="00B64E38">
        <w:t>.</w:t>
      </w:r>
    </w:p>
    <w:p w14:paraId="044916D6" w14:textId="77777777" w:rsidR="00B64E38" w:rsidRPr="00B64E38" w:rsidRDefault="00B64E38" w:rsidP="00B64E38">
      <w:pPr>
        <w:pStyle w:val="EndNoteBibliography"/>
      </w:pPr>
      <w:r w:rsidRPr="00B64E38">
        <w:t>Krishnappa, G., Savadi, S., Tyagi, B. S., Singh, S. K., Mamrutha, H. M., Kumar, S., Mishra, C. N., Khan, H., Gangadhara, K., Uday, G.</w:t>
      </w:r>
      <w:r w:rsidRPr="00B64E38">
        <w:rPr>
          <w:i/>
        </w:rPr>
        <w:t>, et al.</w:t>
      </w:r>
      <w:r w:rsidRPr="00B64E38">
        <w:t xml:space="preserve"> (2021). Integrated genomic selection for rapid improvement of crops. Genomics</w:t>
      </w:r>
      <w:r w:rsidRPr="00B64E38">
        <w:rPr>
          <w:i/>
        </w:rPr>
        <w:t xml:space="preserve"> 113</w:t>
      </w:r>
      <w:r w:rsidRPr="00B64E38">
        <w:t>, 1070-1086.</w:t>
      </w:r>
    </w:p>
    <w:p w14:paraId="1744DB7F" w14:textId="77777777" w:rsidR="00B64E38" w:rsidRPr="00B64E38" w:rsidRDefault="00B64E38" w:rsidP="00B64E38">
      <w:pPr>
        <w:pStyle w:val="EndNoteBibliography"/>
      </w:pPr>
      <w:r w:rsidRPr="00B64E38">
        <w:t>Lozada, D. N., and Carter, A. H. (2020). Genomic Selection in Winter Wheat Breeding Using a Recommender Approach. Genes (Basel)</w:t>
      </w:r>
      <w:r w:rsidRPr="00B64E38">
        <w:rPr>
          <w:i/>
        </w:rPr>
        <w:t xml:space="preserve"> 11</w:t>
      </w:r>
      <w:r w:rsidRPr="00B64E38">
        <w:t>, 779.</w:t>
      </w:r>
    </w:p>
    <w:p w14:paraId="2EE96FA5" w14:textId="77777777" w:rsidR="00B64E38" w:rsidRPr="00B64E38" w:rsidRDefault="00B64E38" w:rsidP="00B64E38">
      <w:pPr>
        <w:pStyle w:val="EndNoteBibliography"/>
      </w:pPr>
      <w:r w:rsidRPr="00B64E38">
        <w:t>Meuwissen, T. H., Hayes, B. J., and Goddard, M. E. (2001). Prediction of total genetic value using genome-wide dense marker maps. Genetics</w:t>
      </w:r>
      <w:r w:rsidRPr="00B64E38">
        <w:rPr>
          <w:i/>
        </w:rPr>
        <w:t xml:space="preserve"> 157</w:t>
      </w:r>
      <w:r w:rsidRPr="00B64E38">
        <w:t>, 1819-1829.</w:t>
      </w:r>
    </w:p>
    <w:p w14:paraId="18A389C0" w14:textId="77777777" w:rsidR="00B64E38" w:rsidRPr="00B64E38" w:rsidRDefault="00B64E38" w:rsidP="00B64E38">
      <w:pPr>
        <w:pStyle w:val="EndNoteBibliography"/>
      </w:pPr>
      <w:r w:rsidRPr="00B64E38">
        <w:t>Service, U. S. D. o. A. F. A. (2021). Sugar: World Markets and Trade. World Production, Markets, and Trade Report.</w:t>
      </w:r>
    </w:p>
    <w:p w14:paraId="7125D502" w14:textId="77777777" w:rsidR="00B64E38" w:rsidRPr="00B64E38" w:rsidRDefault="00B64E38" w:rsidP="00B64E38">
      <w:pPr>
        <w:pStyle w:val="EndNoteBibliography"/>
      </w:pPr>
      <w:r w:rsidRPr="00B64E38">
        <w:t>VanRaden, P. M. (2008). Efficient Methods to Compute Genomic Predictions. Journal of Dairy Science</w:t>
      </w:r>
      <w:r w:rsidRPr="00B64E38">
        <w:rPr>
          <w:i/>
        </w:rPr>
        <w:t xml:space="preserve"> 91</w:t>
      </w:r>
      <w:r w:rsidRPr="00B64E38">
        <w:t>, 4414-4423.</w:t>
      </w:r>
    </w:p>
    <w:p w14:paraId="128BD585" w14:textId="77777777" w:rsidR="00B64E38" w:rsidRPr="00B64E38" w:rsidRDefault="00B64E38" w:rsidP="00B64E38">
      <w:pPr>
        <w:pStyle w:val="EndNoteBibliography"/>
      </w:pPr>
      <w:r w:rsidRPr="00B64E38">
        <w:t>Wei, X., and Jackson, P. (2017). Addressing slow rates of long-term genetic gain in sugarcane. Pakistan Sugar Journal</w:t>
      </w:r>
      <w:r w:rsidRPr="00B64E38">
        <w:rPr>
          <w:i/>
        </w:rPr>
        <w:t xml:space="preserve"> 32</w:t>
      </w:r>
      <w:r w:rsidRPr="00B64E38">
        <w:t>, 23.</w:t>
      </w:r>
    </w:p>
    <w:p w14:paraId="08EAC9E6" w14:textId="77777777" w:rsidR="00B64E38" w:rsidRPr="00B64E38" w:rsidRDefault="00B64E38" w:rsidP="00B64E38">
      <w:pPr>
        <w:pStyle w:val="EndNoteBibliography"/>
      </w:pPr>
      <w:r w:rsidRPr="00B64E38">
        <w:t>Xu, Y., Ma, K., Zhao, Y., Wang, X., Zhou, K., Yu, G., Li, C., Li, P., Yang, Z., Xu, C., and Xu, S. (2021). Genomic selection: A breakthrough technology in rice breeding. The Crop Journal</w:t>
      </w:r>
      <w:r w:rsidRPr="00B64E38">
        <w:rPr>
          <w:i/>
        </w:rPr>
        <w:t xml:space="preserve"> 9</w:t>
      </w:r>
      <w:r w:rsidRPr="00B64E38">
        <w:t>, 669-677.</w:t>
      </w:r>
    </w:p>
    <w:p w14:paraId="16B09E02" w14:textId="77777777" w:rsidR="00B64E38" w:rsidRPr="00B64E38" w:rsidRDefault="00B64E38" w:rsidP="00B64E38">
      <w:pPr>
        <w:pStyle w:val="EndNoteBibliography"/>
      </w:pPr>
      <w:r w:rsidRPr="00B64E38">
        <w:t>Yadav, S., Wei, X., Joyce, P., Atkin, F., Deomano, E., Sun, Y., Nguyen, L. T., Ross, E. M., Cavallaro, T., Aitken, K. S.</w:t>
      </w:r>
      <w:r w:rsidRPr="00B64E38">
        <w:rPr>
          <w:i/>
        </w:rPr>
        <w:t>, et al.</w:t>
      </w:r>
      <w:r w:rsidRPr="00B64E38">
        <w:t xml:space="preserve"> (2021). Improved genomic prediction of clonal performance in sugarcane by exploiting non-additive genetic effects. Theoretical and Applied Genetics</w:t>
      </w:r>
      <w:r w:rsidRPr="00B64E38">
        <w:rPr>
          <w:i/>
        </w:rPr>
        <w:t xml:space="preserve"> 134</w:t>
      </w:r>
      <w:r w:rsidRPr="00B64E38">
        <w:t>, 2235-2252.</w:t>
      </w:r>
    </w:p>
    <w:p w14:paraId="0A0ED878" w14:textId="4CF96550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8&lt;/item&gt;&lt;item&gt;20&lt;/item&gt;&lt;item&gt;22&lt;/item&gt;&lt;item&gt;29&lt;/item&gt;&lt;item&gt;30&lt;/item&gt;&lt;item&gt;31&lt;/item&gt;&lt;item&gt;32&lt;/item&gt;&lt;item&gt;33&lt;/item&gt;&lt;item&gt;34&lt;/item&gt;&lt;item&gt;36&lt;/item&gt;&lt;item&gt;37&lt;/item&gt;&lt;item&gt;38&lt;/item&gt;&lt;/record-ids&gt;&lt;/item&gt;&lt;/Libraries&gt;"/>
  </w:docVars>
  <w:rsids>
    <w:rsidRoot w:val="00DC3E8E"/>
    <w:rsid w:val="00001496"/>
    <w:rsid w:val="00015A01"/>
    <w:rsid w:val="000A634D"/>
    <w:rsid w:val="000D3DE4"/>
    <w:rsid w:val="00163F28"/>
    <w:rsid w:val="00174B98"/>
    <w:rsid w:val="001865F1"/>
    <w:rsid w:val="00192D8D"/>
    <w:rsid w:val="002A14DD"/>
    <w:rsid w:val="00323532"/>
    <w:rsid w:val="0034695E"/>
    <w:rsid w:val="00395FA5"/>
    <w:rsid w:val="003B3121"/>
    <w:rsid w:val="004221E1"/>
    <w:rsid w:val="00423AF9"/>
    <w:rsid w:val="00450DCB"/>
    <w:rsid w:val="004D062A"/>
    <w:rsid w:val="004F041D"/>
    <w:rsid w:val="005934BF"/>
    <w:rsid w:val="00642AD7"/>
    <w:rsid w:val="00673394"/>
    <w:rsid w:val="00686B0F"/>
    <w:rsid w:val="00695C54"/>
    <w:rsid w:val="00767FE2"/>
    <w:rsid w:val="007A1726"/>
    <w:rsid w:val="007C6EF6"/>
    <w:rsid w:val="008C2802"/>
    <w:rsid w:val="0094562F"/>
    <w:rsid w:val="00A70C15"/>
    <w:rsid w:val="00AD5BED"/>
    <w:rsid w:val="00AE7F4F"/>
    <w:rsid w:val="00B64E38"/>
    <w:rsid w:val="00B92979"/>
    <w:rsid w:val="00BC5C4D"/>
    <w:rsid w:val="00CC1CF7"/>
    <w:rsid w:val="00CF11CD"/>
    <w:rsid w:val="00D030C3"/>
    <w:rsid w:val="00D5386F"/>
    <w:rsid w:val="00DC3E8E"/>
    <w:rsid w:val="00DD641F"/>
    <w:rsid w:val="00E15E04"/>
    <w:rsid w:val="00F116EF"/>
    <w:rsid w:val="00F55E5C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4</TotalTime>
  <Pages>2</Pages>
  <Words>2570</Words>
  <Characters>14649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9</cp:revision>
  <dcterms:created xsi:type="dcterms:W3CDTF">2021-11-29T05:04:00Z</dcterms:created>
  <dcterms:modified xsi:type="dcterms:W3CDTF">2021-12-14T13:59:00Z</dcterms:modified>
</cp:coreProperties>
</file>